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6D2A27">
      <w:pPr>
        <w:pStyle w:val="Paragrafo"/>
      </w:pPr>
    </w:p>
    <w:p w14:paraId="5810882A" w14:textId="6794A87B" w:rsidR="006B0E26" w:rsidRDefault="006B0E26" w:rsidP="006D2A27">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6D2A27">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6D2A27">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6D2A27">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6D2A27">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6D2A27">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6D2A27">
      <w:pPr>
        <w:pStyle w:val="Paragrafo"/>
      </w:pPr>
      <w:r w:rsidRPr="00753373">
        <w:tab/>
      </w:r>
      <w:r w:rsidRPr="00753373">
        <w:tab/>
      </w:r>
    </w:p>
    <w:p w14:paraId="06394D2C" w14:textId="627B4B2D" w:rsidR="00751926" w:rsidRPr="00753373" w:rsidRDefault="00751926" w:rsidP="006D2A27">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6D2A27">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6D2A27">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6D2A27">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6D2A27">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6D2A27">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6D2A27">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6D2A27">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6D2A27">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6D2A27">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6D2A27">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6D2A27">
      <w:pPr>
        <w:pStyle w:val="Paragrafo"/>
      </w:pPr>
    </w:p>
    <w:p w14:paraId="3DC3C511" w14:textId="77777777" w:rsidR="00575411" w:rsidRDefault="00575411" w:rsidP="00575411">
      <w:pPr>
        <w:pStyle w:val="Ttulo1"/>
      </w:pPr>
      <w:r>
        <w:t>EMBASAMENTO TEÓRICO</w:t>
      </w:r>
    </w:p>
    <w:p w14:paraId="51581CF3" w14:textId="77777777" w:rsidR="007F2486" w:rsidRDefault="007F2486" w:rsidP="006D2A27">
      <w:pPr>
        <w:pStyle w:val="Paragrafo"/>
      </w:pPr>
    </w:p>
    <w:p w14:paraId="1A002B0C" w14:textId="4B6CAE96" w:rsidR="007F2486" w:rsidRDefault="00AF7FF4" w:rsidP="006D2A27">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6D2A27">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6D2A27">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lastRenderedPageBreak/>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4D2221">
          <w:rPr>
            <w:noProof/>
          </w:rPr>
          <w:t>1</w:t>
        </w:r>
      </w:fldSimple>
      <w:bookmarkEnd w:id="0"/>
      <w:r>
        <w:t xml:space="preserve"> - Painel Serviços IBM Cloud</w:t>
      </w:r>
    </w:p>
    <w:p w14:paraId="29D7A1F3" w14:textId="77777777" w:rsidR="001E03F9" w:rsidRDefault="001E03F9" w:rsidP="006D2A27">
      <w:pPr>
        <w:pStyle w:val="Paragrafo"/>
      </w:pPr>
    </w:p>
    <w:p w14:paraId="079EBF66" w14:textId="6DEE1E17" w:rsidR="00184868" w:rsidRDefault="0012381E" w:rsidP="006D2A27">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6D2A27">
      <w:pPr>
        <w:pStyle w:val="Paragrafo"/>
      </w:pPr>
    </w:p>
    <w:p w14:paraId="39B6D439" w14:textId="77777777" w:rsidR="00EC6382" w:rsidRDefault="00EC6382" w:rsidP="00EC6382">
      <w:pPr>
        <w:pStyle w:val="Ttulo3"/>
      </w:pPr>
      <w:r>
        <w:t>IBM Watson</w:t>
      </w:r>
    </w:p>
    <w:p w14:paraId="63055316" w14:textId="77777777" w:rsidR="000474D4" w:rsidRDefault="000474D4" w:rsidP="006D2A27">
      <w:pPr>
        <w:pStyle w:val="Paragrafo"/>
      </w:pPr>
    </w:p>
    <w:p w14:paraId="730B35DF" w14:textId="44B508C0" w:rsidR="000474D4" w:rsidRDefault="00A40BBF" w:rsidP="006D2A27">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6D2A27">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 xml:space="preserve">Em sua participação, o </w:t>
      </w:r>
      <w:r w:rsidR="003E738E">
        <w:lastRenderedPageBreak/>
        <w:t>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6D2A27">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6D2A27">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4D2221">
          <w:rPr>
            <w:noProof/>
          </w:rPr>
          <w:t>2</w:t>
        </w:r>
      </w:fldSimple>
      <w:bookmarkEnd w:id="1"/>
      <w:r>
        <w:t xml:space="preserve"> - 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6D2A27">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6D2A27">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6D2A27">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6D2A27">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4D2221">
          <w:rPr>
            <w:noProof/>
          </w:rPr>
          <w:t>3</w:t>
        </w:r>
      </w:fldSimple>
      <w:bookmarkEnd w:id="2"/>
      <w:r>
        <w:t xml:space="preserve"> - Painel de </w:t>
      </w:r>
      <w:r>
        <w:rPr>
          <w:i/>
        </w:rPr>
        <w:t>workspaces</w:t>
      </w:r>
      <w:r>
        <w:t xml:space="preserve"> do Watson Assistant</w:t>
      </w:r>
    </w:p>
    <w:p w14:paraId="7B04E8FE" w14:textId="5F240998" w:rsidR="0095493D" w:rsidRDefault="00A21D37" w:rsidP="006D2A27">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6D2A27">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 </w:t>
      </w:r>
      <w:r w:rsidR="0095493D">
        <w:t>Ou</w:t>
      </w:r>
      <w:r w:rsidR="00B3521B">
        <w:t xml:space="preserve"> “</w:t>
      </w:r>
      <w:r w:rsidR="0095493D">
        <w:t xml:space="preserve">Vocês têm quais sabores de pizza? “. </w:t>
      </w:r>
    </w:p>
    <w:p w14:paraId="770D5761" w14:textId="77777777" w:rsidR="000E08C6" w:rsidRDefault="000E08C6" w:rsidP="006D2A27">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4D2221">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6D2A27">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porcentagens,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6D2A27">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4D2221">
          <w:rPr>
            <w:noProof/>
          </w:rPr>
          <w:t>5</w:t>
        </w:r>
      </w:fldSimple>
      <w:bookmarkEnd w:id="4"/>
      <w:r>
        <w:t xml:space="preserve"> - Painel de criação de </w:t>
      </w:r>
      <w:r w:rsidRPr="001A0560">
        <w:rPr>
          <w:i/>
        </w:rPr>
        <w:t>Entities</w:t>
      </w:r>
    </w:p>
    <w:p w14:paraId="6C6E60CC" w14:textId="77777777" w:rsidR="00982A0C" w:rsidRDefault="00982A0C" w:rsidP="006D2A27">
      <w:pPr>
        <w:pStyle w:val="Paragrafo"/>
      </w:pPr>
    </w:p>
    <w:p w14:paraId="61845D8E" w14:textId="22E95229" w:rsidR="00982A0C" w:rsidRDefault="004F7980" w:rsidP="006D2A27">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6D2A27">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6D2A27">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4D2221">
          <w:rPr>
            <w:noProof/>
          </w:rPr>
          <w:t>6</w:t>
        </w:r>
      </w:fldSimple>
      <w:bookmarkEnd w:id="5"/>
      <w:r>
        <w:t xml:space="preserve"> - Painel de criação de </w:t>
      </w:r>
      <w:r>
        <w:rPr>
          <w:i/>
        </w:rPr>
        <w:t>Dialogs</w:t>
      </w:r>
    </w:p>
    <w:p w14:paraId="1859CA2F" w14:textId="77777777" w:rsidR="002A2E12" w:rsidRDefault="002A2E12" w:rsidP="006D2A27">
      <w:pPr>
        <w:pStyle w:val="Paragrafo"/>
      </w:pPr>
    </w:p>
    <w:p w14:paraId="4D82C723" w14:textId="59DC301A" w:rsidR="00065237" w:rsidRPr="00753373" w:rsidRDefault="001B0B74" w:rsidP="006D2A27">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6D2A27">
      <w:pPr>
        <w:pStyle w:val="Paragrafo"/>
      </w:pPr>
    </w:p>
    <w:p w14:paraId="47AE233F" w14:textId="77777777" w:rsidR="002A2E12" w:rsidRPr="004F7980" w:rsidRDefault="002A2E12" w:rsidP="006D2A27">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6D2A27">
      <w:pPr>
        <w:pStyle w:val="Paragrafo"/>
      </w:pPr>
    </w:p>
    <w:p w14:paraId="59357AC2" w14:textId="063C7B39" w:rsidR="008D1AA1" w:rsidRDefault="008D1AA1" w:rsidP="006D2A27">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6D2A27">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6D2A27">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6D2A27">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6D2A27">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6D2A27">
      <w:pPr>
        <w:pStyle w:val="Paragrafo"/>
      </w:pPr>
      <w:r>
        <w:t xml:space="preserve">A </w:t>
      </w:r>
      <w:r w:rsidR="00D05250">
        <w:fldChar w:fldCharType="begin"/>
      </w:r>
      <w:r w:rsidR="00D05250">
        <w:instrText xml:space="preserve"> REF _Ref528587887 \h </w:instrText>
      </w:r>
      <w:r w:rsidR="00D05250">
        <w:fldChar w:fldCharType="separate"/>
      </w:r>
      <w:r w:rsidR="00D05250">
        <w:t>Figu</w:t>
      </w:r>
      <w:r w:rsidR="00D05250">
        <w:t>r</w:t>
      </w:r>
      <w:r w:rsidR="00D05250">
        <w:t xml:space="preserve">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4D2221">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6D2A27">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6D2A27">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6D2A27">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6D2A27">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4D2221">
          <w:rPr>
            <w:noProof/>
          </w:rPr>
          <w:t>8</w:t>
        </w:r>
      </w:fldSimple>
      <w:bookmarkEnd w:id="7"/>
      <w:r>
        <w:t xml:space="preserve"> - Painel de criação e edição de aplicativos do Facebook</w:t>
      </w:r>
    </w:p>
    <w:p w14:paraId="0D0A9F02" w14:textId="77777777" w:rsidR="001A110F" w:rsidRDefault="001A110F" w:rsidP="006D2A27">
      <w:pPr>
        <w:pStyle w:val="Paragrafo"/>
      </w:pPr>
    </w:p>
    <w:p w14:paraId="04E9A987" w14:textId="00476E22" w:rsidR="00FB7845" w:rsidRDefault="003F7999" w:rsidP="006D2A27">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6D2A27">
      <w:pPr>
        <w:pStyle w:val="Paragrafo"/>
      </w:pPr>
    </w:p>
    <w:p w14:paraId="164F96CE" w14:textId="77777777" w:rsidR="00E7358F" w:rsidRDefault="00E7358F" w:rsidP="002E16FC">
      <w:pPr>
        <w:pStyle w:val="Ttulo2"/>
      </w:pPr>
      <w:r>
        <w:t>Back4App</w:t>
      </w:r>
    </w:p>
    <w:p w14:paraId="0E8A4A30" w14:textId="77777777" w:rsidR="00760F59" w:rsidRDefault="00760F59" w:rsidP="006D2A27">
      <w:pPr>
        <w:pStyle w:val="Paragrafo"/>
      </w:pPr>
    </w:p>
    <w:p w14:paraId="1CEE6573" w14:textId="71261E0F" w:rsidR="00760F59" w:rsidRPr="00753373" w:rsidRDefault="00760F59" w:rsidP="006D2A27">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6D2A27">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02EDB025" w:rsidR="00CD7682" w:rsidRDefault="006944ED" w:rsidP="006D2A27">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w:t>
      </w:r>
      <w:r w:rsidR="00327BAA">
        <w:t>para realizar tais tarefas</w:t>
      </w:r>
      <w:r w:rsidR="00327BAA">
        <w:t xml:space="preserve">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6D2A27">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4D2221">
          <w:rPr>
            <w:noProof/>
          </w:rPr>
          <w:t>9</w:t>
        </w:r>
      </w:fldSimple>
      <w:bookmarkEnd w:id="8"/>
      <w:r>
        <w:t xml:space="preserve"> - Painel de controle do Back4App</w:t>
      </w:r>
    </w:p>
    <w:p w14:paraId="1C7827B4" w14:textId="77777777" w:rsidR="00760F59" w:rsidRDefault="00760F59" w:rsidP="006D2A27">
      <w:pPr>
        <w:pStyle w:val="Paragrafo"/>
      </w:pPr>
    </w:p>
    <w:p w14:paraId="55959CE8" w14:textId="65F46984" w:rsidR="00CD7682" w:rsidRDefault="00CD7682" w:rsidP="006D2A27">
      <w:pPr>
        <w:pStyle w:val="Paragrafo"/>
      </w:pPr>
      <w:r>
        <w:lastRenderedPageBreak/>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6D2A27">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6D2A27">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6D2A27">
      <w:pPr>
        <w:pStyle w:val="Paragrafo"/>
      </w:pPr>
    </w:p>
    <w:p w14:paraId="06590C1F" w14:textId="77777777" w:rsidR="00E7358F" w:rsidRDefault="00B71293" w:rsidP="002E16FC">
      <w:pPr>
        <w:pStyle w:val="Ttulo2"/>
      </w:pPr>
      <w:r>
        <w:t>VPS Hosting</w:t>
      </w:r>
    </w:p>
    <w:p w14:paraId="76804BB6" w14:textId="77777777" w:rsidR="00621BA0" w:rsidRDefault="00621BA0" w:rsidP="006D2A27">
      <w:pPr>
        <w:pStyle w:val="Paragrafo"/>
      </w:pPr>
    </w:p>
    <w:p w14:paraId="28070AD2" w14:textId="76E60E66" w:rsidR="00740C5F" w:rsidRPr="00753373" w:rsidRDefault="00740C5F" w:rsidP="006D2A27">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6D2A27">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6D2A27">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w:t>
      </w:r>
      <w:r w:rsidRPr="00753373">
        <w:lastRenderedPageBreak/>
        <w:t xml:space="preserve">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6D2A27">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6D2A27">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6D2A27">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4D2221">
          <w:rPr>
            <w:noProof/>
          </w:rPr>
          <w:t>10</w:t>
        </w:r>
      </w:fldSimple>
      <w:bookmarkEnd w:id="9"/>
      <w:r>
        <w:t xml:space="preserve"> - Painel de controle do DigitalOcean Droplet</w:t>
      </w:r>
    </w:p>
    <w:p w14:paraId="4AFFBC43" w14:textId="77777777" w:rsidR="009A409C" w:rsidRDefault="009A409C" w:rsidP="006D2A27">
      <w:pPr>
        <w:pStyle w:val="Paragrafo"/>
      </w:pPr>
    </w:p>
    <w:p w14:paraId="07721202" w14:textId="77777777" w:rsidR="00061DDC" w:rsidRDefault="00061DDC" w:rsidP="006D2A27">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2C9C68ED" w14:textId="77777777" w:rsidR="00061DDC" w:rsidRDefault="00061DDC" w:rsidP="006D2A27">
      <w:pPr>
        <w:pStyle w:val="Paragrafo"/>
      </w:pPr>
    </w:p>
    <w:p w14:paraId="20B8A0F2" w14:textId="77777777" w:rsidR="00D055A1" w:rsidRDefault="00D055A1" w:rsidP="006D2A27">
      <w:pPr>
        <w:pStyle w:val="Paragrafo"/>
      </w:pPr>
    </w:p>
    <w:p w14:paraId="6603215A" w14:textId="77777777" w:rsidR="00D055A1" w:rsidRPr="00A55AA5" w:rsidRDefault="00D055A1" w:rsidP="006D2A27">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6D2A27">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6D2A27">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6D2A27">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6D2A27">
      <w:pPr>
        <w:pStyle w:val="Paragrafo"/>
      </w:pPr>
    </w:p>
    <w:p w14:paraId="0AC57AE2" w14:textId="77777777" w:rsidR="003A1ED1" w:rsidRDefault="003A1ED1" w:rsidP="003A1ED1">
      <w:pPr>
        <w:keepNext/>
        <w:jc w:val="center"/>
      </w:pPr>
      <w:r w:rsidRPr="003A1ED1">
        <w:rPr>
          <w:noProof/>
          <w:lang w:eastAsia="pt-BR"/>
        </w:rPr>
        <w:lastRenderedPageBreak/>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sidR="004D2221">
          <w:rPr>
            <w:noProof/>
          </w:rPr>
          <w:t>11</w:t>
        </w:r>
      </w:fldSimple>
      <w:bookmarkEnd w:id="10"/>
      <w:r>
        <w:t xml:space="preserve"> - Painel de controle do Heroku Dyno</w:t>
      </w:r>
    </w:p>
    <w:p w14:paraId="25E3B087" w14:textId="5BED80CB" w:rsidR="00035D65" w:rsidRDefault="00CB7284" w:rsidP="006D2A27">
      <w:pPr>
        <w:pStyle w:val="Paragrafo"/>
      </w:pPr>
      <w: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6D2A27">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6D2A27">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6D2A27">
      <w:pPr>
        <w:pStyle w:val="Paragrafo"/>
      </w:pPr>
    </w:p>
    <w:p w14:paraId="067E917A" w14:textId="35CBB7F0" w:rsidR="006E68B7" w:rsidRDefault="006E68B7" w:rsidP="006D2A27">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6D2A27">
      <w:pPr>
        <w:pStyle w:val="Paragrafo"/>
        <w:rPr>
          <w:i/>
        </w:rPr>
      </w:pPr>
      <w:r>
        <w:lastRenderedPageBreak/>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6D2A27">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6D2A27">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6D2A27">
      <w:pPr>
        <w:pStyle w:val="Paragrafo"/>
      </w:pPr>
    </w:p>
    <w:p w14:paraId="35CC2C4F" w14:textId="77777777" w:rsidR="002E16FC" w:rsidRDefault="009A0547" w:rsidP="009A0547">
      <w:pPr>
        <w:pStyle w:val="Ttulo1"/>
      </w:pPr>
      <w:r>
        <w:t>MATERIAIS E MÉTODOS</w:t>
      </w:r>
    </w:p>
    <w:p w14:paraId="4664385C" w14:textId="77777777" w:rsidR="00F503D9" w:rsidRDefault="00F503D9" w:rsidP="006D2A27">
      <w:pPr>
        <w:pStyle w:val="Paragrafo"/>
      </w:pPr>
    </w:p>
    <w:p w14:paraId="7738717F" w14:textId="46BA6EA5" w:rsidR="00F503D9" w:rsidRDefault="00B157B5" w:rsidP="006D2A27">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6D2A27">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6D2A27">
      <w:pPr>
        <w:pStyle w:val="Paragrafo"/>
      </w:pPr>
    </w:p>
    <w:p w14:paraId="1C370D4C" w14:textId="2027D864" w:rsidR="002834D7" w:rsidRDefault="00E55675" w:rsidP="002834D7">
      <w:pPr>
        <w:keepNext/>
        <w:jc w:val="center"/>
      </w:pPr>
      <w:r>
        <w:rPr>
          <w:noProof/>
          <w:lang w:eastAsia="pt-BR"/>
        </w:rPr>
        <w:lastRenderedPageBreak/>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1" w:name="_Ref528681489"/>
      <w:r>
        <w:t xml:space="preserve">Figura </w:t>
      </w:r>
      <w:fldSimple w:instr=" SEQ Figura \* ARABIC ">
        <w:r w:rsidR="004D2221">
          <w:rPr>
            <w:noProof/>
          </w:rPr>
          <w:t>12</w:t>
        </w:r>
      </w:fldSimple>
      <w:bookmarkEnd w:id="11"/>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6D2A27">
      <w:pPr>
        <w:pStyle w:val="Paragrafo"/>
      </w:pPr>
      <w:r w:rsidRPr="00753373">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6D2A27">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6D2A27">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6D2A27">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 xml:space="preserve">foi necessário a criação de um ponto de acesso, este é utilizado pela Lana </w:t>
      </w:r>
      <w:r w:rsidR="008C1869">
        <w:rPr>
          <w:lang w:val="pt-BR"/>
        </w:rPr>
        <w:lastRenderedPageBreak/>
        <w:t>para enviar mensagens ao usuário assim que algum serviço requisitado finalizar sua execução.</w:t>
      </w:r>
    </w:p>
    <w:p w14:paraId="78D6A044" w14:textId="70A2F1CC" w:rsidR="008C1869" w:rsidRDefault="007F4E61" w:rsidP="006D2A27">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6D2A27">
      <w:pPr>
        <w:pStyle w:val="Paragrafo"/>
      </w:pPr>
    </w:p>
    <w:p w14:paraId="5F12D5DA" w14:textId="27A12B39" w:rsidR="007F6063" w:rsidRDefault="007F6063" w:rsidP="006D2A27">
      <w:pPr>
        <w:pStyle w:val="Paragrafo"/>
        <w:numPr>
          <w:ilvl w:val="0"/>
          <w:numId w:val="12"/>
        </w:numPr>
      </w:pPr>
      <w:r>
        <w:t>Nome do agente de interface (ex.: Telegram ou Messenger);</w:t>
      </w:r>
    </w:p>
    <w:p w14:paraId="6986722D" w14:textId="02F86BFB" w:rsidR="007F6063" w:rsidRDefault="005F5A6E" w:rsidP="006D2A27">
      <w:pPr>
        <w:pStyle w:val="Paragrafo"/>
        <w:numPr>
          <w:ilvl w:val="0"/>
          <w:numId w:val="12"/>
        </w:numPr>
      </w:pPr>
      <w:r>
        <w:t>Nome do usuário;</w:t>
      </w:r>
    </w:p>
    <w:p w14:paraId="6FB4B7B4" w14:textId="271CE4B8" w:rsidR="005F5A6E" w:rsidRDefault="005F5A6E" w:rsidP="006D2A27">
      <w:pPr>
        <w:pStyle w:val="Paragrafo"/>
        <w:numPr>
          <w:ilvl w:val="0"/>
          <w:numId w:val="12"/>
        </w:numPr>
      </w:pPr>
      <w:r>
        <w:t>Número de identificação do usuário;</w:t>
      </w:r>
    </w:p>
    <w:p w14:paraId="1EA0B527" w14:textId="1D1DFF8D" w:rsidR="005F5A6E" w:rsidRDefault="005F5A6E" w:rsidP="006D2A27">
      <w:pPr>
        <w:pStyle w:val="Paragrafo"/>
        <w:numPr>
          <w:ilvl w:val="0"/>
          <w:numId w:val="12"/>
        </w:numPr>
      </w:pPr>
      <w:r>
        <w:t>URL do ponto de acesso;</w:t>
      </w:r>
    </w:p>
    <w:p w14:paraId="4ACF4EF6" w14:textId="55A515AB" w:rsidR="00816B58" w:rsidRDefault="00E539FF" w:rsidP="00AE2A84">
      <w:pPr>
        <w:pStyle w:val="Paragrafo"/>
        <w:numPr>
          <w:ilvl w:val="0"/>
          <w:numId w:val="12"/>
        </w:numPr>
      </w:pPr>
      <w:r>
        <w:t>Mensagem a ser encaminhada;</w:t>
      </w:r>
    </w:p>
    <w:p w14:paraId="393D217B" w14:textId="77777777" w:rsidR="00816B58" w:rsidRDefault="00816B58" w:rsidP="005E0C21">
      <w:pPr>
        <w:pStyle w:val="Paragrafo"/>
      </w:pPr>
    </w:p>
    <w:p w14:paraId="3E19CEE9" w14:textId="54BF208B" w:rsidR="00AE2A84" w:rsidRDefault="005E0C21" w:rsidP="005E0C21">
      <w:pPr>
        <w:pStyle w:val="Paragrafo"/>
      </w:pPr>
      <w:r>
        <w:t>E a resposta recebida desta requisição sempre contem as seguintes informações:</w:t>
      </w:r>
    </w:p>
    <w:p w14:paraId="4527E9FD" w14:textId="77777777" w:rsidR="00816B58" w:rsidRDefault="00816B58" w:rsidP="005E0C21">
      <w:pPr>
        <w:pStyle w:val="Paragrafo"/>
      </w:pPr>
    </w:p>
    <w:p w14:paraId="662C838A" w14:textId="78DFFD1C" w:rsidR="005E0C21" w:rsidRDefault="005E0C21" w:rsidP="005E0C21">
      <w:pPr>
        <w:pStyle w:val="Paragrafo"/>
        <w:numPr>
          <w:ilvl w:val="0"/>
          <w:numId w:val="13"/>
        </w:numPr>
      </w:pPr>
      <w:r>
        <w:t>Tipo de mensagem (ex.: texto ou imagem);</w:t>
      </w:r>
    </w:p>
    <w:p w14:paraId="04001F8F" w14:textId="3F1EC178" w:rsidR="005E0C21" w:rsidRDefault="005E0C21" w:rsidP="005E0C21">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5E0C21">
      <w:pPr>
        <w:pStyle w:val="Paragrafo"/>
        <w:numPr>
          <w:ilvl w:val="0"/>
          <w:numId w:val="13"/>
        </w:numPr>
      </w:pPr>
      <w:r>
        <w:t>Mensagem;</w:t>
      </w:r>
    </w:p>
    <w:p w14:paraId="4350656A" w14:textId="77777777" w:rsidR="005E0C21" w:rsidRDefault="005E0C21" w:rsidP="005E0C21">
      <w:pPr>
        <w:pStyle w:val="Paragrafo"/>
      </w:pPr>
    </w:p>
    <w:p w14:paraId="4B277E5F" w14:textId="4EFBDD61" w:rsidR="00816B58" w:rsidRDefault="00816B58" w:rsidP="005E0C21">
      <w:pPr>
        <w:pStyle w:val="Paragrafo"/>
      </w:pPr>
      <w:r>
        <w:t>Já o ponto de acesso direto deve receber requisições que contenham as seguintes informações:</w:t>
      </w:r>
    </w:p>
    <w:p w14:paraId="1BCBA1F0" w14:textId="77777777" w:rsidR="00456DDE" w:rsidRDefault="00456DDE" w:rsidP="005E0C21">
      <w:pPr>
        <w:pStyle w:val="Paragrafo"/>
      </w:pPr>
    </w:p>
    <w:p w14:paraId="3C2CE5CC" w14:textId="1939EC57" w:rsidR="00456DDE" w:rsidRDefault="00456DDE" w:rsidP="00456DDE">
      <w:pPr>
        <w:pStyle w:val="Paragrafo"/>
        <w:numPr>
          <w:ilvl w:val="0"/>
          <w:numId w:val="14"/>
        </w:numPr>
      </w:pPr>
      <w:r>
        <w:t>Número de identificação de usuário destinatário;</w:t>
      </w:r>
    </w:p>
    <w:p w14:paraId="64D05092" w14:textId="77777777" w:rsidR="00456DDE" w:rsidRDefault="00456DDE" w:rsidP="00456DDE">
      <w:pPr>
        <w:pStyle w:val="Paragrafo"/>
        <w:numPr>
          <w:ilvl w:val="0"/>
          <w:numId w:val="14"/>
        </w:numPr>
      </w:pPr>
      <w:r>
        <w:t>Tipo de mensagem (ex.: texto ou imagem);</w:t>
      </w:r>
    </w:p>
    <w:p w14:paraId="26AFD49F" w14:textId="77777777" w:rsidR="00456DDE" w:rsidRDefault="00456DDE" w:rsidP="00456DDE">
      <w:pPr>
        <w:pStyle w:val="Paragrafo"/>
        <w:numPr>
          <w:ilvl w:val="0"/>
          <w:numId w:val="14"/>
        </w:numPr>
      </w:pPr>
      <w:r>
        <w:t>Variável booleana informando se a mensagem possui marcação de estilo;</w:t>
      </w:r>
    </w:p>
    <w:p w14:paraId="6E102DF4" w14:textId="5D6D10DD" w:rsidR="00456DDE" w:rsidRDefault="00456DDE" w:rsidP="00456DDE">
      <w:pPr>
        <w:pStyle w:val="Paragrafo"/>
        <w:numPr>
          <w:ilvl w:val="0"/>
          <w:numId w:val="14"/>
        </w:numPr>
      </w:pPr>
      <w:r>
        <w:t>Mensagem;</w:t>
      </w:r>
    </w:p>
    <w:p w14:paraId="5A1B852C" w14:textId="77777777" w:rsidR="0053154D" w:rsidRDefault="0053154D" w:rsidP="005E0C21">
      <w:pPr>
        <w:pStyle w:val="Paragrafo"/>
      </w:pPr>
    </w:p>
    <w:p w14:paraId="6FCE8410" w14:textId="77777777" w:rsidR="004736D3" w:rsidRDefault="004736D3" w:rsidP="005E0C21">
      <w:pPr>
        <w:pStyle w:val="Paragrafo"/>
      </w:pPr>
    </w:p>
    <w:p w14:paraId="60AD54D8" w14:textId="77777777" w:rsidR="004736D3" w:rsidRDefault="004736D3" w:rsidP="005E0C21">
      <w:pPr>
        <w:pStyle w:val="Paragrafo"/>
      </w:pPr>
    </w:p>
    <w:p w14:paraId="749CC632" w14:textId="77777777" w:rsidR="004736D3" w:rsidRPr="00AE2A84" w:rsidRDefault="004736D3" w:rsidP="005E0C21">
      <w:pPr>
        <w:pStyle w:val="Paragrafo"/>
      </w:pPr>
    </w:p>
    <w:p w14:paraId="67D96046" w14:textId="77777777" w:rsidR="009A0547" w:rsidRDefault="009A0547" w:rsidP="009A0547">
      <w:pPr>
        <w:pStyle w:val="Ttulo3"/>
      </w:pPr>
      <w:r>
        <w:lastRenderedPageBreak/>
        <w:t>Telegram</w:t>
      </w:r>
    </w:p>
    <w:p w14:paraId="7ACEB2BB" w14:textId="77777777" w:rsidR="00E539FF" w:rsidRDefault="00E539FF" w:rsidP="006D2A27">
      <w:pPr>
        <w:pStyle w:val="Paragrafo"/>
      </w:pPr>
    </w:p>
    <w:p w14:paraId="239AEAC4" w14:textId="77777777" w:rsidR="007C0FAA" w:rsidRDefault="00E539FF" w:rsidP="006D2A27">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6D2A27">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6D2A27">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6D2A27">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6D2A27">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6D2A27">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6D2A27">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w:t>
      </w:r>
      <w:r>
        <w:lastRenderedPageBreak/>
        <w:t xml:space="preserve">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6D2A27">
      <w:pPr>
        <w:pStyle w:val="Paragrafo"/>
      </w:pPr>
    </w:p>
    <w:p w14:paraId="194F4210" w14:textId="77777777" w:rsidR="009A0547" w:rsidRDefault="009A0547" w:rsidP="009A0547">
      <w:pPr>
        <w:pStyle w:val="Ttulo3"/>
      </w:pPr>
      <w:r>
        <w:t>Messenger</w:t>
      </w:r>
    </w:p>
    <w:p w14:paraId="17E229F3" w14:textId="77777777" w:rsidR="00654DE5" w:rsidRDefault="00654DE5" w:rsidP="00654DE5">
      <w:pPr>
        <w:pStyle w:val="Paragrafo"/>
      </w:pPr>
    </w:p>
    <w:p w14:paraId="5A7006DF" w14:textId="5FD2DCE0" w:rsidR="00654DE5" w:rsidRDefault="003A2EBA" w:rsidP="00654DE5">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654DE5">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5A7AE53A" w:rsidR="00006C94" w:rsidRDefault="00BB3A1D" w:rsidP="00654DE5">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654DE5">
      <w:pPr>
        <w:pStyle w:val="Paragrafo"/>
      </w:pPr>
    </w:p>
    <w:p w14:paraId="7D278A33" w14:textId="77777777" w:rsidR="004D2221" w:rsidRDefault="004D2221" w:rsidP="004D2221">
      <w:pPr>
        <w:keepNext/>
        <w:jc w:val="center"/>
      </w:pPr>
      <w:r w:rsidRPr="004D2221">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0DEEF366" w14:textId="3D6C634D" w:rsidR="00654DE5" w:rsidRDefault="004D2221" w:rsidP="004736D3">
      <w:pPr>
        <w:pStyle w:val="Legenda"/>
      </w:pPr>
      <w:bookmarkStart w:id="12" w:name="_Ref528695337"/>
      <w:r>
        <w:t xml:space="preserve">Figura </w:t>
      </w:r>
      <w:fldSimple w:instr=" SEQ Figura \* ARABIC ">
        <w:r>
          <w:rPr>
            <w:noProof/>
          </w:rPr>
          <w:t>13</w:t>
        </w:r>
      </w:fldSimple>
      <w:bookmarkEnd w:id="12"/>
      <w:r>
        <w:t xml:space="preserve"> - Painel de controle do Messenger para a página Lana</w:t>
      </w:r>
    </w:p>
    <w:p w14:paraId="59279305" w14:textId="6C5412C3" w:rsidR="006167B5" w:rsidRDefault="003F59C3" w:rsidP="00654DE5">
      <w:pPr>
        <w:pStyle w:val="Paragrafo"/>
      </w:pPr>
      <w:r>
        <w:lastRenderedPageBreak/>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654DE5">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654DE5">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654DE5">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654DE5">
      <w:pPr>
        <w:pStyle w:val="Paragrafo"/>
      </w:pPr>
    </w:p>
    <w:p w14:paraId="10A6111E" w14:textId="77777777" w:rsidR="009A0547" w:rsidRDefault="009A0547" w:rsidP="009A0547">
      <w:pPr>
        <w:pStyle w:val="Ttulo2"/>
      </w:pPr>
      <w:r>
        <w:t>Banco de Dados</w:t>
      </w:r>
    </w:p>
    <w:p w14:paraId="5997132C" w14:textId="77777777" w:rsidR="00846ED9" w:rsidRDefault="00846ED9" w:rsidP="00846ED9">
      <w:pPr>
        <w:pStyle w:val="Paragrafo"/>
      </w:pPr>
    </w:p>
    <w:p w14:paraId="13C76EB5" w14:textId="09F75F3A" w:rsidR="00846ED9" w:rsidRDefault="00C30658" w:rsidP="002F4B00">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xml:space="preserve">, estruturas que </w:t>
      </w:r>
      <w:r w:rsidR="00E73AC5">
        <w:lastRenderedPageBreak/>
        <w:t>auxiliam o módulo de entendimento de linguagem natural a acompanhar o fluxo das conversações.</w:t>
      </w:r>
    </w:p>
    <w:p w14:paraId="720CE991" w14:textId="554C1FEF" w:rsidR="002F4B00" w:rsidRDefault="00413626" w:rsidP="002F4B00">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CBAF0FE" w14:textId="131ED438" w:rsidR="00814433" w:rsidRDefault="00814433" w:rsidP="002F4B00">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 xml:space="preserve">a uma nova classe, chamada “Context”, nesta classe somente foi necessário criar um campo de nome “context” que armazena um valor do tipo objeto, </w:t>
      </w:r>
      <w:r w:rsidR="00FD20C5">
        <w:t xml:space="preserve">com o objetivo de </w:t>
      </w:r>
      <w:r w:rsidR="00FD20C5">
        <w:t>atribuir a este campo</w:t>
      </w:r>
      <w:r w:rsidR="00FD20C5">
        <w:t xml:space="preserve"> as estruturas de contexto das conversações</w:t>
      </w:r>
      <w:r w:rsidR="00FD20C5">
        <w:t>.</w:t>
      </w:r>
    </w:p>
    <w:p w14:paraId="398C7F3B" w14:textId="5817CDA4" w:rsidR="001B1469" w:rsidRPr="001B1469" w:rsidRDefault="001B1469" w:rsidP="002F4B00">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814433">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w:t>
      </w:r>
      <w:r w:rsidR="00F8241D">
        <w:lastRenderedPageBreak/>
        <w:t xml:space="preserve">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814433">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7E5B8452" w:rsidR="00A365F3" w:rsidRDefault="00A365F3" w:rsidP="00814433">
      <w:pPr>
        <w:pStyle w:val="Paragrafo"/>
      </w:pPr>
      <w:r>
        <w:t>Desta maneira, ao procurar por um contexto de conversa</w:t>
      </w:r>
      <w:r w:rsidR="006013B3">
        <w:t xml:space="preserve"> ou procurar informações de um usuario</w:t>
      </w:r>
      <w:r>
        <w:t xml:space="preserve">, é possível buscar a partir do número de identificação </w:t>
      </w:r>
      <w:r w:rsidR="006013B3">
        <w:t>único do agente de interface e obter.</w:t>
      </w:r>
    </w:p>
    <w:p w14:paraId="7A6DCD57" w14:textId="083807A2" w:rsidR="001B41EA" w:rsidRPr="00BF6F1E" w:rsidRDefault="001B41EA" w:rsidP="00814433">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814433">
      <w:pPr>
        <w:pStyle w:val="Paragrafo"/>
      </w:pPr>
    </w:p>
    <w:p w14:paraId="5CB35525" w14:textId="27E99163" w:rsidR="009A0547" w:rsidRDefault="009A0547" w:rsidP="009A0547">
      <w:pPr>
        <w:pStyle w:val="Ttulo2"/>
      </w:pPr>
      <w:r>
        <w:t>Entendimento de Linguagem Natural</w:t>
      </w:r>
    </w:p>
    <w:p w14:paraId="04B64ED0" w14:textId="77777777" w:rsidR="0096652C" w:rsidRDefault="0096652C" w:rsidP="0096652C">
      <w:pPr>
        <w:pStyle w:val="Paragrafo"/>
      </w:pPr>
      <w:bookmarkStart w:id="13" w:name="_GoBack"/>
      <w:bookmarkEnd w:id="13"/>
    </w:p>
    <w:p w14:paraId="60FA417A" w14:textId="77777777" w:rsidR="0096652C" w:rsidRPr="0096652C" w:rsidRDefault="0096652C" w:rsidP="0096652C">
      <w:pPr>
        <w:pStyle w:val="Paragrafo"/>
      </w:pP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7"/>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2"/>
  </w:num>
  <w:num w:numId="9">
    <w:abstractNumId w:val="3"/>
  </w:num>
  <w:num w:numId="10">
    <w:abstractNumId w:val="5"/>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9"/>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6C94"/>
    <w:rsid w:val="00010B3D"/>
    <w:rsid w:val="00027446"/>
    <w:rsid w:val="00035D65"/>
    <w:rsid w:val="0004292F"/>
    <w:rsid w:val="000474D4"/>
    <w:rsid w:val="00056E24"/>
    <w:rsid w:val="00061DDC"/>
    <w:rsid w:val="00065237"/>
    <w:rsid w:val="0007092D"/>
    <w:rsid w:val="00081042"/>
    <w:rsid w:val="000847A5"/>
    <w:rsid w:val="000A0AC9"/>
    <w:rsid w:val="000A5C51"/>
    <w:rsid w:val="000B0EB4"/>
    <w:rsid w:val="000D7D9D"/>
    <w:rsid w:val="000E08C6"/>
    <w:rsid w:val="000F4C57"/>
    <w:rsid w:val="00103C75"/>
    <w:rsid w:val="0011618D"/>
    <w:rsid w:val="00116D06"/>
    <w:rsid w:val="0012381E"/>
    <w:rsid w:val="00130E1B"/>
    <w:rsid w:val="001664F0"/>
    <w:rsid w:val="00167F9E"/>
    <w:rsid w:val="00184868"/>
    <w:rsid w:val="001857EB"/>
    <w:rsid w:val="0018586A"/>
    <w:rsid w:val="001A110F"/>
    <w:rsid w:val="001A5AEF"/>
    <w:rsid w:val="001A75B5"/>
    <w:rsid w:val="001B0B74"/>
    <w:rsid w:val="001B1469"/>
    <w:rsid w:val="001B34EC"/>
    <w:rsid w:val="001B36BE"/>
    <w:rsid w:val="001B41EA"/>
    <w:rsid w:val="001B71D1"/>
    <w:rsid w:val="001D0B0C"/>
    <w:rsid w:val="001E03F9"/>
    <w:rsid w:val="001F5517"/>
    <w:rsid w:val="0021236B"/>
    <w:rsid w:val="00216499"/>
    <w:rsid w:val="00223191"/>
    <w:rsid w:val="00234E52"/>
    <w:rsid w:val="0025353D"/>
    <w:rsid w:val="002556CD"/>
    <w:rsid w:val="0028346C"/>
    <w:rsid w:val="002834D7"/>
    <w:rsid w:val="00295B0C"/>
    <w:rsid w:val="002960CB"/>
    <w:rsid w:val="002A1F41"/>
    <w:rsid w:val="002A2E12"/>
    <w:rsid w:val="002C215D"/>
    <w:rsid w:val="002C774F"/>
    <w:rsid w:val="002D6AC8"/>
    <w:rsid w:val="002E16FC"/>
    <w:rsid w:val="002F4B00"/>
    <w:rsid w:val="002F4D9B"/>
    <w:rsid w:val="00325860"/>
    <w:rsid w:val="00327BAA"/>
    <w:rsid w:val="0034098D"/>
    <w:rsid w:val="003503DD"/>
    <w:rsid w:val="00352C1A"/>
    <w:rsid w:val="00365781"/>
    <w:rsid w:val="003842E2"/>
    <w:rsid w:val="003A1ED1"/>
    <w:rsid w:val="003A2EBA"/>
    <w:rsid w:val="003A2F64"/>
    <w:rsid w:val="003A76FE"/>
    <w:rsid w:val="003B1066"/>
    <w:rsid w:val="003B4BC3"/>
    <w:rsid w:val="003D087E"/>
    <w:rsid w:val="003D3108"/>
    <w:rsid w:val="003D3737"/>
    <w:rsid w:val="003D45E1"/>
    <w:rsid w:val="003D7C11"/>
    <w:rsid w:val="003E22BC"/>
    <w:rsid w:val="003E738E"/>
    <w:rsid w:val="003F59C3"/>
    <w:rsid w:val="003F63EE"/>
    <w:rsid w:val="003F7999"/>
    <w:rsid w:val="004029B0"/>
    <w:rsid w:val="00413626"/>
    <w:rsid w:val="004254C9"/>
    <w:rsid w:val="00442CB1"/>
    <w:rsid w:val="0044416B"/>
    <w:rsid w:val="00447CCE"/>
    <w:rsid w:val="00456DDE"/>
    <w:rsid w:val="00467E3E"/>
    <w:rsid w:val="00467F52"/>
    <w:rsid w:val="004736D3"/>
    <w:rsid w:val="0047392C"/>
    <w:rsid w:val="00474FD9"/>
    <w:rsid w:val="0047740E"/>
    <w:rsid w:val="00494351"/>
    <w:rsid w:val="004A4299"/>
    <w:rsid w:val="004B2D3E"/>
    <w:rsid w:val="004C7C90"/>
    <w:rsid w:val="004D2221"/>
    <w:rsid w:val="004E07A7"/>
    <w:rsid w:val="004E3146"/>
    <w:rsid w:val="004F7980"/>
    <w:rsid w:val="005042E1"/>
    <w:rsid w:val="00516049"/>
    <w:rsid w:val="00526FE6"/>
    <w:rsid w:val="0053154D"/>
    <w:rsid w:val="005402CC"/>
    <w:rsid w:val="005417C9"/>
    <w:rsid w:val="00552229"/>
    <w:rsid w:val="00575411"/>
    <w:rsid w:val="00575DE5"/>
    <w:rsid w:val="00581850"/>
    <w:rsid w:val="00583906"/>
    <w:rsid w:val="005A7B8A"/>
    <w:rsid w:val="005C217F"/>
    <w:rsid w:val="005C3F07"/>
    <w:rsid w:val="005C6847"/>
    <w:rsid w:val="005D6287"/>
    <w:rsid w:val="005D7E20"/>
    <w:rsid w:val="005E0C21"/>
    <w:rsid w:val="005F0F57"/>
    <w:rsid w:val="005F5A6E"/>
    <w:rsid w:val="006013B3"/>
    <w:rsid w:val="00610C14"/>
    <w:rsid w:val="006167B5"/>
    <w:rsid w:val="00621BA0"/>
    <w:rsid w:val="00634159"/>
    <w:rsid w:val="006439ED"/>
    <w:rsid w:val="00643A8E"/>
    <w:rsid w:val="00654DE5"/>
    <w:rsid w:val="00661C19"/>
    <w:rsid w:val="00663379"/>
    <w:rsid w:val="00666DD1"/>
    <w:rsid w:val="00667583"/>
    <w:rsid w:val="00670822"/>
    <w:rsid w:val="00671B2A"/>
    <w:rsid w:val="00686EC2"/>
    <w:rsid w:val="006944ED"/>
    <w:rsid w:val="00696891"/>
    <w:rsid w:val="006A1A74"/>
    <w:rsid w:val="006A491C"/>
    <w:rsid w:val="006B016A"/>
    <w:rsid w:val="006B0E26"/>
    <w:rsid w:val="006B3B0B"/>
    <w:rsid w:val="006C1824"/>
    <w:rsid w:val="006C426E"/>
    <w:rsid w:val="006C66D2"/>
    <w:rsid w:val="006D2402"/>
    <w:rsid w:val="006D2A27"/>
    <w:rsid w:val="006E68B7"/>
    <w:rsid w:val="006F0A7B"/>
    <w:rsid w:val="007059BF"/>
    <w:rsid w:val="007251F6"/>
    <w:rsid w:val="00733573"/>
    <w:rsid w:val="00740C5F"/>
    <w:rsid w:val="00742265"/>
    <w:rsid w:val="00751926"/>
    <w:rsid w:val="00760F59"/>
    <w:rsid w:val="00770192"/>
    <w:rsid w:val="00774F7D"/>
    <w:rsid w:val="007820DE"/>
    <w:rsid w:val="00784C70"/>
    <w:rsid w:val="007A2B26"/>
    <w:rsid w:val="007B557E"/>
    <w:rsid w:val="007C0FAA"/>
    <w:rsid w:val="007C3BF8"/>
    <w:rsid w:val="007C798A"/>
    <w:rsid w:val="007D192C"/>
    <w:rsid w:val="007D6DDC"/>
    <w:rsid w:val="007E2643"/>
    <w:rsid w:val="007F2486"/>
    <w:rsid w:val="007F4E61"/>
    <w:rsid w:val="007F6063"/>
    <w:rsid w:val="008014DA"/>
    <w:rsid w:val="008015A4"/>
    <w:rsid w:val="00814433"/>
    <w:rsid w:val="00816B58"/>
    <w:rsid w:val="00841ACF"/>
    <w:rsid w:val="0084216E"/>
    <w:rsid w:val="00846ED9"/>
    <w:rsid w:val="00864BA6"/>
    <w:rsid w:val="008660CD"/>
    <w:rsid w:val="0086638D"/>
    <w:rsid w:val="00870370"/>
    <w:rsid w:val="008B124B"/>
    <w:rsid w:val="008B5F35"/>
    <w:rsid w:val="008C17AE"/>
    <w:rsid w:val="008C1869"/>
    <w:rsid w:val="008C219D"/>
    <w:rsid w:val="008C2808"/>
    <w:rsid w:val="008C49FB"/>
    <w:rsid w:val="008C7AE3"/>
    <w:rsid w:val="008D1AA1"/>
    <w:rsid w:val="008E579A"/>
    <w:rsid w:val="008F74A8"/>
    <w:rsid w:val="008F7CFF"/>
    <w:rsid w:val="00901447"/>
    <w:rsid w:val="00905507"/>
    <w:rsid w:val="00920645"/>
    <w:rsid w:val="00926EB0"/>
    <w:rsid w:val="00930736"/>
    <w:rsid w:val="00932C60"/>
    <w:rsid w:val="00937FB8"/>
    <w:rsid w:val="00940F8C"/>
    <w:rsid w:val="0095493D"/>
    <w:rsid w:val="00954D07"/>
    <w:rsid w:val="00961797"/>
    <w:rsid w:val="00961971"/>
    <w:rsid w:val="0096652C"/>
    <w:rsid w:val="00970B5D"/>
    <w:rsid w:val="00982A0C"/>
    <w:rsid w:val="00984626"/>
    <w:rsid w:val="009970AB"/>
    <w:rsid w:val="009A0547"/>
    <w:rsid w:val="009A409C"/>
    <w:rsid w:val="009B0D43"/>
    <w:rsid w:val="009B2078"/>
    <w:rsid w:val="009C283E"/>
    <w:rsid w:val="009D3380"/>
    <w:rsid w:val="009D77FE"/>
    <w:rsid w:val="009E7299"/>
    <w:rsid w:val="009F4414"/>
    <w:rsid w:val="009F4BA6"/>
    <w:rsid w:val="00A166EC"/>
    <w:rsid w:val="00A21624"/>
    <w:rsid w:val="00A21D37"/>
    <w:rsid w:val="00A22367"/>
    <w:rsid w:val="00A26BFD"/>
    <w:rsid w:val="00A365E7"/>
    <w:rsid w:val="00A365F3"/>
    <w:rsid w:val="00A40102"/>
    <w:rsid w:val="00A40BBF"/>
    <w:rsid w:val="00A52325"/>
    <w:rsid w:val="00A553EC"/>
    <w:rsid w:val="00A55AA5"/>
    <w:rsid w:val="00A83707"/>
    <w:rsid w:val="00A929C4"/>
    <w:rsid w:val="00A9554A"/>
    <w:rsid w:val="00A95B31"/>
    <w:rsid w:val="00A9789F"/>
    <w:rsid w:val="00AA0405"/>
    <w:rsid w:val="00AA36D7"/>
    <w:rsid w:val="00AA52EC"/>
    <w:rsid w:val="00AB0664"/>
    <w:rsid w:val="00AB2C04"/>
    <w:rsid w:val="00AC1B8D"/>
    <w:rsid w:val="00AD32D0"/>
    <w:rsid w:val="00AE29F6"/>
    <w:rsid w:val="00AE2A84"/>
    <w:rsid w:val="00AF131D"/>
    <w:rsid w:val="00AF267C"/>
    <w:rsid w:val="00AF6F95"/>
    <w:rsid w:val="00AF7FF4"/>
    <w:rsid w:val="00B06CCF"/>
    <w:rsid w:val="00B07882"/>
    <w:rsid w:val="00B134D3"/>
    <w:rsid w:val="00B157B5"/>
    <w:rsid w:val="00B3521B"/>
    <w:rsid w:val="00B53F88"/>
    <w:rsid w:val="00B71293"/>
    <w:rsid w:val="00B72527"/>
    <w:rsid w:val="00B821EF"/>
    <w:rsid w:val="00B90F22"/>
    <w:rsid w:val="00B96135"/>
    <w:rsid w:val="00BA266E"/>
    <w:rsid w:val="00BA4F3E"/>
    <w:rsid w:val="00BA5576"/>
    <w:rsid w:val="00BB3A1D"/>
    <w:rsid w:val="00BB5287"/>
    <w:rsid w:val="00BE5893"/>
    <w:rsid w:val="00BF154A"/>
    <w:rsid w:val="00BF6F1E"/>
    <w:rsid w:val="00C12F82"/>
    <w:rsid w:val="00C13086"/>
    <w:rsid w:val="00C14D3A"/>
    <w:rsid w:val="00C22F45"/>
    <w:rsid w:val="00C30658"/>
    <w:rsid w:val="00C566C5"/>
    <w:rsid w:val="00C57926"/>
    <w:rsid w:val="00C634CB"/>
    <w:rsid w:val="00C6795E"/>
    <w:rsid w:val="00C84923"/>
    <w:rsid w:val="00CB48DF"/>
    <w:rsid w:val="00CB4D6C"/>
    <w:rsid w:val="00CB7284"/>
    <w:rsid w:val="00CC3F24"/>
    <w:rsid w:val="00CD3CD6"/>
    <w:rsid w:val="00CD4840"/>
    <w:rsid w:val="00CD7682"/>
    <w:rsid w:val="00CE2E9B"/>
    <w:rsid w:val="00CF2184"/>
    <w:rsid w:val="00CF5309"/>
    <w:rsid w:val="00CF6EA0"/>
    <w:rsid w:val="00D05250"/>
    <w:rsid w:val="00D055A1"/>
    <w:rsid w:val="00D2265B"/>
    <w:rsid w:val="00D243DE"/>
    <w:rsid w:val="00D25CD5"/>
    <w:rsid w:val="00D3487B"/>
    <w:rsid w:val="00D71F91"/>
    <w:rsid w:val="00D7267D"/>
    <w:rsid w:val="00D726BD"/>
    <w:rsid w:val="00D74E96"/>
    <w:rsid w:val="00D75C51"/>
    <w:rsid w:val="00D772EB"/>
    <w:rsid w:val="00DD03F0"/>
    <w:rsid w:val="00DD3D84"/>
    <w:rsid w:val="00DE5960"/>
    <w:rsid w:val="00DF1CAC"/>
    <w:rsid w:val="00DF3913"/>
    <w:rsid w:val="00DF5F43"/>
    <w:rsid w:val="00E07DCB"/>
    <w:rsid w:val="00E14A9C"/>
    <w:rsid w:val="00E17B44"/>
    <w:rsid w:val="00E25049"/>
    <w:rsid w:val="00E26114"/>
    <w:rsid w:val="00E3725A"/>
    <w:rsid w:val="00E45B6A"/>
    <w:rsid w:val="00E47F61"/>
    <w:rsid w:val="00E539FF"/>
    <w:rsid w:val="00E54412"/>
    <w:rsid w:val="00E55675"/>
    <w:rsid w:val="00E57545"/>
    <w:rsid w:val="00E64D5C"/>
    <w:rsid w:val="00E7358F"/>
    <w:rsid w:val="00E73AC5"/>
    <w:rsid w:val="00E754A8"/>
    <w:rsid w:val="00E82A26"/>
    <w:rsid w:val="00E900C4"/>
    <w:rsid w:val="00E923B8"/>
    <w:rsid w:val="00E954C4"/>
    <w:rsid w:val="00EA4ECA"/>
    <w:rsid w:val="00EA5C64"/>
    <w:rsid w:val="00EC3F09"/>
    <w:rsid w:val="00EC501A"/>
    <w:rsid w:val="00EC6382"/>
    <w:rsid w:val="00EE78D3"/>
    <w:rsid w:val="00EF06DE"/>
    <w:rsid w:val="00EF558B"/>
    <w:rsid w:val="00EF5F28"/>
    <w:rsid w:val="00EF6BDC"/>
    <w:rsid w:val="00F053CB"/>
    <w:rsid w:val="00F24C4D"/>
    <w:rsid w:val="00F336AA"/>
    <w:rsid w:val="00F339B5"/>
    <w:rsid w:val="00F47152"/>
    <w:rsid w:val="00F503D9"/>
    <w:rsid w:val="00F744B7"/>
    <w:rsid w:val="00F8241D"/>
    <w:rsid w:val="00FB009B"/>
    <w:rsid w:val="00FB4642"/>
    <w:rsid w:val="00FB6B8B"/>
    <w:rsid w:val="00FB7845"/>
    <w:rsid w:val="00FC281E"/>
    <w:rsid w:val="00FD20C5"/>
    <w:rsid w:val="00FD278E"/>
    <w:rsid w:val="00FE27AA"/>
    <w:rsid w:val="00FE7D2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6D2A27"/>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CB299A0-1FF4-9849-99B9-1A80229A2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TotalTime>
  <Pages>26</Pages>
  <Words>12907</Words>
  <Characters>69702</Characters>
  <Application>Microsoft Macintosh Word</Application>
  <DocSecurity>0</DocSecurity>
  <Lines>580</Lines>
  <Paragraphs>16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82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70</cp:revision>
  <dcterms:created xsi:type="dcterms:W3CDTF">2018-10-18T18:06:00Z</dcterms:created>
  <dcterms:modified xsi:type="dcterms:W3CDTF">2018-10-31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